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B047F" w:rsidRPr="0042778F" w:rsidRDefault="008B6ACB" w:rsidP="004C0FF3">
      <w:pPr>
        <w:pStyle w:val="a7"/>
        <w:spacing w:before="0" w:after="0"/>
        <w:ind w:leftChars="0" w:left="0"/>
        <w:rPr>
          <w:sz w:val="44"/>
          <w:szCs w:val="44"/>
        </w:rPr>
      </w:pPr>
      <w:r>
        <w:rPr>
          <w:rFonts w:hint="eastAsia"/>
        </w:rPr>
        <w:t>H</w:t>
      </w:r>
      <w:r w:rsidR="004C0FF3">
        <w:t>W</w:t>
      </w:r>
      <w:r>
        <w:rPr>
          <w:rFonts w:hint="eastAsia"/>
        </w:rPr>
        <w:t xml:space="preserve"> #</w:t>
      </w:r>
      <w:r w:rsidR="00537726">
        <w:t>2</w:t>
      </w:r>
      <w:r w:rsidR="004C0FF3">
        <w:t xml:space="preserve">. </w:t>
      </w:r>
      <w:r w:rsidR="00B35C7B">
        <w:rPr>
          <w:sz w:val="44"/>
          <w:szCs w:val="44"/>
        </w:rPr>
        <w:t>Sort (</w:t>
      </w:r>
      <w:r w:rsidR="00537726">
        <w:rPr>
          <w:sz w:val="44"/>
          <w:szCs w:val="44"/>
        </w:rPr>
        <w:t>Binary</w:t>
      </w:r>
      <w:r w:rsidR="00B35C7B">
        <w:rPr>
          <w:sz w:val="44"/>
          <w:szCs w:val="44"/>
        </w:rPr>
        <w:t xml:space="preserve"> Input)</w:t>
      </w:r>
    </w:p>
    <w:p w:rsidR="0042778F" w:rsidRDefault="0042778F" w:rsidP="0042778F">
      <w:pPr>
        <w:ind w:leftChars="0" w:left="0"/>
        <w:jc w:val="center"/>
      </w:pPr>
      <w:r>
        <w:rPr>
          <w:rFonts w:hint="eastAsia"/>
        </w:rPr>
        <w:t>(</w:t>
      </w:r>
      <w:r>
        <w:t>Due</w:t>
      </w:r>
      <w:r>
        <w:rPr>
          <w:rFonts w:hint="eastAsia"/>
        </w:rPr>
        <w:t xml:space="preserve">: </w:t>
      </w:r>
      <w:r w:rsidR="00CB4782">
        <w:t>3</w:t>
      </w:r>
      <w:r>
        <w:rPr>
          <w:rFonts w:hint="eastAsia"/>
        </w:rPr>
        <w:t>/</w:t>
      </w:r>
      <w:r w:rsidR="002B5B6B">
        <w:t>22</w:t>
      </w:r>
      <w:bookmarkStart w:id="0" w:name="_GoBack"/>
      <w:bookmarkEnd w:id="0"/>
      <w:r>
        <w:rPr>
          <w:rFonts w:hint="eastAsia"/>
        </w:rPr>
        <w:t>/201</w:t>
      </w:r>
      <w:r w:rsidR="00CB4782">
        <w:t>5</w:t>
      </w:r>
      <w:r>
        <w:rPr>
          <w:rFonts w:hint="eastAsia"/>
        </w:rPr>
        <w:t>)</w:t>
      </w:r>
    </w:p>
    <w:p w:rsidR="004357B0" w:rsidRDefault="004357B0" w:rsidP="00EB047F">
      <w:pPr>
        <w:ind w:left="360"/>
      </w:pPr>
    </w:p>
    <w:p w:rsidR="00190860" w:rsidRDefault="00537726" w:rsidP="00537726">
      <w:pPr>
        <w:ind w:left="360"/>
      </w:pPr>
      <w:r>
        <w:t xml:space="preserve">The problem to be solved in this homework is exactly the same as </w:t>
      </w:r>
      <w:r w:rsidR="00190860">
        <w:t>HW1</w:t>
      </w:r>
      <w:r w:rsidR="007D54FF">
        <w:t>. You are given a set of integer sequences, and your program has to</w:t>
      </w:r>
      <w:r w:rsidR="00190860">
        <w:t xml:space="preserve"> sort</w:t>
      </w:r>
      <w:r w:rsidR="007D54FF">
        <w:t xml:space="preserve"> each of the sequences </w:t>
      </w:r>
      <w:r w:rsidR="009B7EB4">
        <w:t>in ascending order.</w:t>
      </w:r>
      <w:r w:rsidR="00190860">
        <w:t xml:space="preserve"> </w:t>
      </w:r>
      <w:r>
        <w:t xml:space="preserve">The only difference here is that </w:t>
      </w:r>
      <w:r w:rsidR="007D54FF">
        <w:t xml:space="preserve">HW2 uses binary </w:t>
      </w:r>
      <w:r>
        <w:t xml:space="preserve">formats </w:t>
      </w:r>
      <w:r w:rsidR="007D54FF">
        <w:t>for</w:t>
      </w:r>
      <w:r>
        <w:t xml:space="preserve"> </w:t>
      </w:r>
      <w:r w:rsidRPr="00537726">
        <w:rPr>
          <w:rFonts w:ascii="Courier New" w:hAnsi="Courier New" w:cs="Courier New"/>
        </w:rPr>
        <w:t>input.txt</w:t>
      </w:r>
      <w:r>
        <w:t xml:space="preserve"> and </w:t>
      </w:r>
      <w:r w:rsidRPr="00537726">
        <w:rPr>
          <w:rFonts w:ascii="Courier New" w:hAnsi="Courier New" w:cs="Courier New"/>
        </w:rPr>
        <w:t>output.txt</w:t>
      </w:r>
      <w:r>
        <w:t xml:space="preserve">. Specifically, the data in </w:t>
      </w:r>
      <w:r w:rsidRPr="00DE1B00">
        <w:rPr>
          <w:rFonts w:ascii="Courier New" w:hAnsi="Courier New" w:cs="Courier New"/>
        </w:rPr>
        <w:t>input.txt</w:t>
      </w:r>
      <w:r>
        <w:t xml:space="preserve"> and </w:t>
      </w:r>
      <w:r w:rsidRPr="00DE1B00">
        <w:rPr>
          <w:rFonts w:ascii="Courier New" w:hAnsi="Courier New" w:cs="Courier New"/>
        </w:rPr>
        <w:t>output.txt</w:t>
      </w:r>
      <w:r>
        <w:t xml:space="preserve"> are serialized in the </w:t>
      </w:r>
      <w:proofErr w:type="spellStart"/>
      <w:r>
        <w:t>MessagePack</w:t>
      </w:r>
      <w:proofErr w:type="spellEnd"/>
      <w:r w:rsidR="00F77D8D">
        <w:fldChar w:fldCharType="begin"/>
      </w:r>
      <w:r w:rsidR="00F77D8D">
        <w:instrText xml:space="preserve"> ADDIN EN.CITE &lt;EndNote&gt;&lt;Cite ExcludeYear="1"&gt;&lt;Author&gt;Msgpack.org&lt;/Author&gt;&lt;RecNum&gt;2&lt;/RecNum&gt;&lt;DisplayText&gt;[1]&lt;/DisplayText&gt;&lt;record&gt;&lt;rec-number&gt;2&lt;/rec-number&gt;&lt;foreign-keys&gt;&lt;key app="EN" db-id="d5v5xzw235xrf6evz01pzpwha2asewxpz5xe"&gt;2&lt;/key&gt;&lt;/foreign-keys&gt;&lt;ref-type name="Web Page"&gt;12&lt;/ref-type&gt;&lt;contributors&gt;&lt;authors&gt;&lt;author&gt;Msgpack.org&lt;/author&gt;&lt;/authors&gt;&lt;/contributors&gt;&lt;titles&gt;&lt;title&gt;MesssagePack&lt;/title&gt;&lt;/titles&gt;&lt;dates&gt;&lt;/dates&gt;&lt;urls&gt;&lt;related-urls&gt;&lt;url&gt;http://msgpack.org/&lt;/url&gt;&lt;/related-urls&gt;&lt;/urls&gt;&lt;/record&gt;&lt;/Cite&gt;&lt;/EndNote&gt;</w:instrText>
      </w:r>
      <w:r w:rsidR="00F77D8D">
        <w:fldChar w:fldCharType="separate"/>
      </w:r>
      <w:r w:rsidR="00F77D8D">
        <w:rPr>
          <w:noProof/>
        </w:rPr>
        <w:t>[</w:t>
      </w:r>
      <w:hyperlink w:anchor="_ENREF_1" w:tooltip="Msgpack.org,  #2" w:history="1">
        <w:r w:rsidR="00F77D8D">
          <w:rPr>
            <w:noProof/>
          </w:rPr>
          <w:t>1</w:t>
        </w:r>
      </w:hyperlink>
      <w:r w:rsidR="00F77D8D">
        <w:rPr>
          <w:noProof/>
        </w:rPr>
        <w:t>]</w:t>
      </w:r>
      <w:r w:rsidR="00F77D8D">
        <w:fldChar w:fldCharType="end"/>
      </w:r>
      <w:r>
        <w:t xml:space="preserve"> </w:t>
      </w:r>
      <w:r w:rsidR="007D54FF">
        <w:t xml:space="preserve">binary </w:t>
      </w:r>
      <w:r>
        <w:t xml:space="preserve">format. </w:t>
      </w:r>
      <w:r w:rsidR="00DE1B00">
        <w:t>You may notice that it is</w:t>
      </w:r>
      <w:r w:rsidR="007D54FF">
        <w:t xml:space="preserve"> actually</w:t>
      </w:r>
      <w:r w:rsidR="00DE1B00">
        <w:t xml:space="preserve"> easier </w:t>
      </w:r>
      <w:r w:rsidR="007D54FF">
        <w:t>to handle</w:t>
      </w:r>
      <w:r w:rsidR="00DE1B00">
        <w:t xml:space="preserve"> the input/output data </w:t>
      </w:r>
      <w:r w:rsidR="007D54FF">
        <w:t>with</w:t>
      </w:r>
      <w:r w:rsidR="00DE1B00">
        <w:t xml:space="preserve"> the </w:t>
      </w:r>
      <w:proofErr w:type="spellStart"/>
      <w:r w:rsidR="00DE1B00">
        <w:t>MessagePack</w:t>
      </w:r>
      <w:proofErr w:type="spellEnd"/>
      <w:r w:rsidR="00DE1B00">
        <w:t xml:space="preserve"> deserialization / serialization APIs. You </w:t>
      </w:r>
      <w:r w:rsidR="007D54FF">
        <w:t>may also notice</w:t>
      </w:r>
      <w:r w:rsidR="00DE1B00">
        <w:t xml:space="preserve"> that </w:t>
      </w:r>
      <w:r w:rsidR="007D54FF">
        <w:t xml:space="preserve">processing of </w:t>
      </w:r>
      <w:r w:rsidR="00DE1B00">
        <w:t>the binary</w:t>
      </w:r>
      <w:r w:rsidR="007D54FF">
        <w:t xml:space="preserve"> data is</w:t>
      </w:r>
      <w:r w:rsidR="00DE1B00">
        <w:t xml:space="preserve"> more efficient </w:t>
      </w:r>
      <w:r w:rsidR="007D54FF">
        <w:t>than</w:t>
      </w:r>
      <w:r w:rsidR="00DE1B00">
        <w:t xml:space="preserve"> </w:t>
      </w:r>
      <w:r w:rsidR="007D54FF">
        <w:t xml:space="preserve">processing of the </w:t>
      </w:r>
      <w:r w:rsidR="00DE1B00">
        <w:t xml:space="preserve">text </w:t>
      </w:r>
      <w:r w:rsidR="007D54FF">
        <w:t>data as</w:t>
      </w:r>
      <w:r w:rsidR="00DE1B00">
        <w:t xml:space="preserve"> in HW1.</w:t>
      </w:r>
    </w:p>
    <w:p w:rsidR="00190860" w:rsidRDefault="00190860" w:rsidP="00190860">
      <w:pPr>
        <w:ind w:left="360"/>
      </w:pPr>
    </w:p>
    <w:p w:rsidR="00190860" w:rsidRPr="00190860" w:rsidRDefault="00190860" w:rsidP="0029128A">
      <w:pPr>
        <w:pStyle w:val="Question"/>
      </w:pPr>
      <w:r w:rsidRPr="00190860">
        <w:t>input.txt</w:t>
      </w:r>
    </w:p>
    <w:p w:rsidR="0095391A" w:rsidRDefault="00190860" w:rsidP="00190860">
      <w:pPr>
        <w:ind w:left="360"/>
      </w:pPr>
      <w:r>
        <w:rPr>
          <w:noProof/>
        </w:rPr>
        <mc:AlternateContent>
          <mc:Choice Requires="wps">
            <w:drawing>
              <wp:inline distT="0" distB="0" distL="0" distR="0">
                <wp:extent cx="5070231" cy="1887416"/>
                <wp:effectExtent l="0" t="0" r="16510" b="17780"/>
                <wp:docPr id="217" name="文字方塊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070231" cy="1887416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190860" w:rsidRPr="007D54FF" w:rsidRDefault="007A53E4" w:rsidP="00190860">
                            <w:pPr>
                              <w:ind w:leftChars="0" w:left="0"/>
                              <w:rPr>
                                <w:sz w:val="22"/>
                              </w:rPr>
                            </w:pPr>
                            <w:r w:rsidRPr="007D54FF">
                              <w:rPr>
                                <w:sz w:val="22"/>
                              </w:rPr>
                              <w:t>{</w:t>
                            </w:r>
                            <w:proofErr w:type="spellStart"/>
                            <w:r w:rsidR="00190860" w:rsidRPr="007D54FF">
                              <w:rPr>
                                <w:sz w:val="22"/>
                              </w:rPr>
                              <w:t>N</w:t>
                            </w:r>
                            <w:proofErr w:type="gramStart"/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: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an</w:t>
                            </w:r>
                            <w:proofErr w:type="spellEnd"/>
                            <w:proofErr w:type="gramEnd"/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 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b/>
                                <w:sz w:val="20"/>
                              </w:rPr>
                              <w:t>integer</w:t>
                            </w:r>
                            <w:r w:rsidRPr="007D54FF">
                              <w:rPr>
                                <w:rFonts w:ascii="Batang" w:eastAsia="Batang" w:hAnsi="Batang"/>
                                <w:b/>
                                <w:sz w:val="20"/>
                              </w:rPr>
                              <w:t>-type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b/>
                                <w:sz w:val="20"/>
                              </w:rPr>
                              <w:t xml:space="preserve"> </w:t>
                            </w:r>
                            <w:r w:rsidRPr="007D54FF">
                              <w:rPr>
                                <w:rFonts w:ascii="Batang" w:eastAsia="Batang" w:hAnsi="Batang"/>
                                <w:b/>
                                <w:sz w:val="20"/>
                              </w:rPr>
                              <w:t>object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 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indicating the number of sequences 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in the input file}</w:t>
                            </w:r>
                            <w:r w:rsidR="007B1B0C"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,</w:t>
                            </w:r>
                          </w:p>
                          <w:p w:rsidR="00190860" w:rsidRPr="007D54FF" w:rsidRDefault="007A53E4" w:rsidP="00190860">
                            <w:pPr>
                              <w:ind w:leftChars="0" w:left="0"/>
                              <w:rPr>
                                <w:rFonts w:ascii="Batang" w:eastAsia="Batang" w:hAnsi="Batang"/>
                                <w:sz w:val="20"/>
                              </w:rPr>
                            </w:pPr>
                            <w:r w:rsidRPr="007D54FF">
                              <w:rPr>
                                <w:sz w:val="22"/>
                              </w:rPr>
                              <w:t>{</w:t>
                            </w:r>
                            <w:r w:rsidR="00190860" w:rsidRPr="007D54FF">
                              <w:rPr>
                                <w:sz w:val="22"/>
                              </w:rPr>
                              <w:t>SEQ</w:t>
                            </w:r>
                            <w:r w:rsidR="003B7BCD" w:rsidRPr="007D54FF">
                              <w:rPr>
                                <w:sz w:val="22"/>
                                <w:vertAlign w:val="subscript"/>
                              </w:rPr>
                              <w:t>INPUT_</w:t>
                            </w:r>
                            <w:proofErr w:type="gramStart"/>
                            <w:r w:rsidR="00190860" w:rsidRPr="007D54FF">
                              <w:rPr>
                                <w:sz w:val="22"/>
                                <w:vertAlign w:val="subscript"/>
                              </w:rPr>
                              <w:t>1</w:t>
                            </w:r>
                            <w:r w:rsidR="0029128A" w:rsidRPr="007D54FF">
                              <w:rPr>
                                <w:sz w:val="22"/>
                                <w:vertAlign w:val="subscript"/>
                              </w:rPr>
                              <w:t xml:space="preserve"> 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:</w:t>
                            </w:r>
                            <w:proofErr w:type="gramEnd"/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 a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n </w:t>
                            </w:r>
                            <w:r w:rsidRPr="007D54FF">
                              <w:rPr>
                                <w:rFonts w:ascii="Batang" w:eastAsia="Batang" w:hAnsi="Batang"/>
                                <w:b/>
                                <w:sz w:val="20"/>
                              </w:rPr>
                              <w:t>array-type object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 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corresponding to the first 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sequence of integers to be sorted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}</w:t>
                            </w:r>
                            <w:r w:rsidR="007B1B0C"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,</w:t>
                            </w:r>
                          </w:p>
                          <w:p w:rsidR="00190860" w:rsidRPr="007D54FF" w:rsidRDefault="007A53E4" w:rsidP="00190860">
                            <w:pPr>
                              <w:ind w:leftChars="0" w:left="0"/>
                              <w:rPr>
                                <w:sz w:val="22"/>
                              </w:rPr>
                            </w:pPr>
                            <w:r w:rsidRPr="007D54FF">
                              <w:rPr>
                                <w:sz w:val="22"/>
                              </w:rPr>
                              <w:t>{</w:t>
                            </w:r>
                            <w:r w:rsidR="00190860" w:rsidRPr="007D54FF">
                              <w:rPr>
                                <w:sz w:val="22"/>
                              </w:rPr>
                              <w:t>SEQ</w:t>
                            </w:r>
                            <w:r w:rsidR="003B7BCD" w:rsidRPr="007D54FF">
                              <w:rPr>
                                <w:sz w:val="22"/>
                                <w:vertAlign w:val="subscript"/>
                              </w:rPr>
                              <w:t>INPUT_</w:t>
                            </w:r>
                            <w:r w:rsidR="00190860" w:rsidRPr="007D54FF">
                              <w:rPr>
                                <w:sz w:val="22"/>
                                <w:vertAlign w:val="subscript"/>
                              </w:rPr>
                              <w:t>2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: an </w:t>
                            </w:r>
                            <w:r w:rsidRPr="007D54FF">
                              <w:rPr>
                                <w:rFonts w:ascii="Batang" w:eastAsia="Batang" w:hAnsi="Batang"/>
                                <w:b/>
                                <w:sz w:val="20"/>
                              </w:rPr>
                              <w:t>array-type object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 corresponding to the second sequence of integers to be </w:t>
                            </w:r>
                            <w:proofErr w:type="gramStart"/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sorted</w:t>
                            </w:r>
                            <w:r w:rsidRPr="007D54FF">
                              <w:rPr>
                                <w:sz w:val="22"/>
                                <w:vertAlign w:val="subscript"/>
                              </w:rPr>
                              <w:t xml:space="preserve"> }</w:t>
                            </w:r>
                            <w:proofErr w:type="gramEnd"/>
                            <w:r w:rsidR="007B1B0C" w:rsidRPr="007D54FF">
                              <w:rPr>
                                <w:sz w:val="22"/>
                                <w:vertAlign w:val="subscript"/>
                              </w:rPr>
                              <w:t>,</w:t>
                            </w:r>
                          </w:p>
                          <w:p w:rsidR="00190860" w:rsidRPr="007D54FF" w:rsidRDefault="00190860" w:rsidP="00190860">
                            <w:pPr>
                              <w:ind w:leftChars="0" w:left="0"/>
                              <w:rPr>
                                <w:sz w:val="22"/>
                              </w:rPr>
                            </w:pPr>
                            <w:r w:rsidRPr="007D54FF">
                              <w:rPr>
                                <w:sz w:val="22"/>
                              </w:rPr>
                              <w:t>…</w:t>
                            </w:r>
                          </w:p>
                          <w:p w:rsidR="00190860" w:rsidRPr="007D54FF" w:rsidRDefault="007A53E4" w:rsidP="00190860">
                            <w:pPr>
                              <w:ind w:leftChars="0" w:left="0"/>
                              <w:rPr>
                                <w:sz w:val="22"/>
                              </w:rPr>
                            </w:pPr>
                            <w:r w:rsidRPr="007D54FF">
                              <w:rPr>
                                <w:sz w:val="22"/>
                              </w:rPr>
                              <w:t>{</w:t>
                            </w:r>
                            <w:r w:rsidR="00190860" w:rsidRPr="007D54FF">
                              <w:rPr>
                                <w:sz w:val="22"/>
                              </w:rPr>
                              <w:t>SEQ</w:t>
                            </w:r>
                            <w:r w:rsidR="003B7BCD" w:rsidRPr="007D54FF">
                              <w:rPr>
                                <w:sz w:val="22"/>
                                <w:vertAlign w:val="subscript"/>
                              </w:rPr>
                              <w:t>INPUT_</w:t>
                            </w:r>
                            <w:r w:rsidR="00190860" w:rsidRPr="007D54FF">
                              <w:rPr>
                                <w:sz w:val="22"/>
                                <w:vertAlign w:val="subscript"/>
                              </w:rPr>
                              <w:t>N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: an </w:t>
                            </w:r>
                            <w:r w:rsidRPr="007D54FF">
                              <w:rPr>
                                <w:rFonts w:ascii="Batang" w:eastAsia="Batang" w:hAnsi="Batang"/>
                                <w:b/>
                                <w:sz w:val="20"/>
                              </w:rPr>
                              <w:t>array-type object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 corresponding to the N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vertAlign w:val="superscript"/>
                              </w:rPr>
                              <w:t>th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 xml:space="preserve"> sequence of integers to be </w:t>
                            </w:r>
                            <w:proofErr w:type="gramStart"/>
                            <w:r w:rsidRPr="007D54FF">
                              <w:rPr>
                                <w:rFonts w:ascii="Batang" w:eastAsia="Batang" w:hAnsi="Batang"/>
                                <w:sz w:val="20"/>
                              </w:rPr>
                              <w:t>sorted</w:t>
                            </w:r>
                            <w:r w:rsidRPr="007D54FF">
                              <w:rPr>
                                <w:sz w:val="22"/>
                                <w:vertAlign w:val="subscript"/>
                              </w:rPr>
                              <w:t xml:space="preserve"> }</w:t>
                            </w:r>
                            <w:proofErr w:type="gramEnd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文字方塊 2" o:spid="_x0000_s1026" type="#_x0000_t202" style="width:399.25pt;height:148.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">
                <v:textbox>
                  <w:txbxContent>
                    <w:p w:rsidR="00190860" w:rsidRPr="007D54FF" w:rsidRDefault="007A53E4" w:rsidP="00190860">
                      <w:pPr>
                        <w:ind w:leftChars="0" w:left="0"/>
                        <w:rPr>
                          <w:sz w:val="22"/>
                        </w:rPr>
                      </w:pPr>
                      <w:r w:rsidRPr="007D54FF">
                        <w:rPr>
                          <w:sz w:val="22"/>
                        </w:rPr>
                        <w:t>{</w:t>
                      </w:r>
                      <w:proofErr w:type="spellStart"/>
                      <w:r w:rsidR="00190860" w:rsidRPr="007D54FF">
                        <w:rPr>
                          <w:sz w:val="22"/>
                        </w:rPr>
                        <w:t>N</w:t>
                      </w:r>
                      <w:proofErr w:type="gramStart"/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>: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</w:rPr>
                        <w:t>an</w:t>
                      </w:r>
                      <w:proofErr w:type="spellEnd"/>
                      <w:proofErr w:type="gramEnd"/>
                      <w:r w:rsidR="0029128A" w:rsidRPr="007D54FF">
                        <w:rPr>
                          <w:rFonts w:ascii="Batang" w:eastAsia="Batang" w:hAnsi="Batang"/>
                          <w:sz w:val="20"/>
                        </w:rPr>
                        <w:t xml:space="preserve"> </w:t>
                      </w:r>
                      <w:r w:rsidR="0029128A" w:rsidRPr="007D54FF">
                        <w:rPr>
                          <w:rFonts w:ascii="Batang" w:eastAsia="Batang" w:hAnsi="Batang"/>
                          <w:b/>
                          <w:sz w:val="20"/>
                        </w:rPr>
                        <w:t>integer</w:t>
                      </w:r>
                      <w:r w:rsidRPr="007D54FF">
                        <w:rPr>
                          <w:rFonts w:ascii="Batang" w:eastAsia="Batang" w:hAnsi="Batang"/>
                          <w:b/>
                          <w:sz w:val="20"/>
                        </w:rPr>
                        <w:t>-type</w:t>
                      </w:r>
                      <w:r w:rsidR="0029128A" w:rsidRPr="007D54FF">
                        <w:rPr>
                          <w:rFonts w:ascii="Batang" w:eastAsia="Batang" w:hAnsi="Batang"/>
                          <w:b/>
                          <w:sz w:val="20"/>
                        </w:rPr>
                        <w:t xml:space="preserve"> </w:t>
                      </w:r>
                      <w:r w:rsidRPr="007D54FF">
                        <w:rPr>
                          <w:rFonts w:ascii="Batang" w:eastAsia="Batang" w:hAnsi="Batang"/>
                          <w:b/>
                          <w:sz w:val="20"/>
                        </w:rPr>
                        <w:t>object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 xml:space="preserve"> 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</w:rPr>
                        <w:t xml:space="preserve">indicating the number of sequences 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>in the input file}</w:t>
                      </w:r>
                      <w:r w:rsidR="007B1B0C" w:rsidRPr="007D54FF">
                        <w:rPr>
                          <w:rFonts w:ascii="Batang" w:eastAsia="Batang" w:hAnsi="Batang"/>
                          <w:sz w:val="20"/>
                        </w:rPr>
                        <w:t>,</w:t>
                      </w:r>
                    </w:p>
                    <w:p w:rsidR="00190860" w:rsidRPr="007D54FF" w:rsidRDefault="007A53E4" w:rsidP="00190860">
                      <w:pPr>
                        <w:ind w:leftChars="0" w:left="0"/>
                        <w:rPr>
                          <w:rFonts w:ascii="Batang" w:eastAsia="Batang" w:hAnsi="Batang"/>
                          <w:sz w:val="20"/>
                        </w:rPr>
                      </w:pPr>
                      <w:r w:rsidRPr="007D54FF">
                        <w:rPr>
                          <w:sz w:val="22"/>
                        </w:rPr>
                        <w:t>{</w:t>
                      </w:r>
                      <w:r w:rsidR="00190860" w:rsidRPr="007D54FF">
                        <w:rPr>
                          <w:sz w:val="22"/>
                        </w:rPr>
                        <w:t>SEQ</w:t>
                      </w:r>
                      <w:r w:rsidR="003B7BCD" w:rsidRPr="007D54FF">
                        <w:rPr>
                          <w:sz w:val="22"/>
                          <w:vertAlign w:val="subscript"/>
                        </w:rPr>
                        <w:t>INPUT_</w:t>
                      </w:r>
                      <w:proofErr w:type="gramStart"/>
                      <w:r w:rsidR="00190860" w:rsidRPr="007D54FF">
                        <w:rPr>
                          <w:sz w:val="22"/>
                          <w:vertAlign w:val="subscript"/>
                        </w:rPr>
                        <w:t>1</w:t>
                      </w:r>
                      <w:r w:rsidR="0029128A" w:rsidRPr="007D54FF">
                        <w:rPr>
                          <w:sz w:val="22"/>
                          <w:vertAlign w:val="subscript"/>
                        </w:rPr>
                        <w:t xml:space="preserve"> 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>:</w:t>
                      </w:r>
                      <w:proofErr w:type="gramEnd"/>
                      <w:r w:rsidR="0029128A" w:rsidRPr="007D54FF">
                        <w:rPr>
                          <w:rFonts w:ascii="Batang" w:eastAsia="Batang" w:hAnsi="Batang"/>
                          <w:sz w:val="20"/>
                        </w:rPr>
                        <w:t xml:space="preserve"> a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 xml:space="preserve">n </w:t>
                      </w:r>
                      <w:r w:rsidRPr="007D54FF">
                        <w:rPr>
                          <w:rFonts w:ascii="Batang" w:eastAsia="Batang" w:hAnsi="Batang"/>
                          <w:b/>
                          <w:sz w:val="20"/>
                        </w:rPr>
                        <w:t>array-type object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</w:rPr>
                        <w:t xml:space="preserve"> 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 xml:space="preserve">corresponding to the first 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</w:rPr>
                        <w:t>sequence of integers to be sorted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>}</w:t>
                      </w:r>
                      <w:r w:rsidR="007B1B0C" w:rsidRPr="007D54FF">
                        <w:rPr>
                          <w:rFonts w:ascii="Batang" w:eastAsia="Batang" w:hAnsi="Batang"/>
                          <w:sz w:val="20"/>
                        </w:rPr>
                        <w:t>,</w:t>
                      </w:r>
                    </w:p>
                    <w:p w:rsidR="00190860" w:rsidRPr="007D54FF" w:rsidRDefault="007A53E4" w:rsidP="00190860">
                      <w:pPr>
                        <w:ind w:leftChars="0" w:left="0"/>
                        <w:rPr>
                          <w:sz w:val="22"/>
                        </w:rPr>
                      </w:pPr>
                      <w:r w:rsidRPr="007D54FF">
                        <w:rPr>
                          <w:sz w:val="22"/>
                        </w:rPr>
                        <w:t>{</w:t>
                      </w:r>
                      <w:r w:rsidR="00190860" w:rsidRPr="007D54FF">
                        <w:rPr>
                          <w:sz w:val="22"/>
                        </w:rPr>
                        <w:t>SEQ</w:t>
                      </w:r>
                      <w:r w:rsidR="003B7BCD" w:rsidRPr="007D54FF">
                        <w:rPr>
                          <w:sz w:val="22"/>
                          <w:vertAlign w:val="subscript"/>
                        </w:rPr>
                        <w:t>INPUT_</w:t>
                      </w:r>
                      <w:r w:rsidR="00190860" w:rsidRPr="007D54FF">
                        <w:rPr>
                          <w:sz w:val="22"/>
                          <w:vertAlign w:val="subscript"/>
                        </w:rPr>
                        <w:t>2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 xml:space="preserve">: an </w:t>
                      </w:r>
                      <w:r w:rsidRPr="007D54FF">
                        <w:rPr>
                          <w:rFonts w:ascii="Batang" w:eastAsia="Batang" w:hAnsi="Batang"/>
                          <w:b/>
                          <w:sz w:val="20"/>
                        </w:rPr>
                        <w:t>array-type object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 xml:space="preserve"> corresponding to the second sequence of integers to be </w:t>
                      </w:r>
                      <w:proofErr w:type="gramStart"/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>sorted</w:t>
                      </w:r>
                      <w:r w:rsidRPr="007D54FF">
                        <w:rPr>
                          <w:sz w:val="22"/>
                          <w:vertAlign w:val="subscript"/>
                        </w:rPr>
                        <w:t xml:space="preserve"> }</w:t>
                      </w:r>
                      <w:proofErr w:type="gramEnd"/>
                      <w:r w:rsidR="007B1B0C" w:rsidRPr="007D54FF">
                        <w:rPr>
                          <w:sz w:val="22"/>
                          <w:vertAlign w:val="subscript"/>
                        </w:rPr>
                        <w:t>,</w:t>
                      </w:r>
                    </w:p>
                    <w:p w:rsidR="00190860" w:rsidRPr="007D54FF" w:rsidRDefault="00190860" w:rsidP="00190860">
                      <w:pPr>
                        <w:ind w:leftChars="0" w:left="0"/>
                        <w:rPr>
                          <w:sz w:val="22"/>
                        </w:rPr>
                      </w:pPr>
                      <w:r w:rsidRPr="007D54FF">
                        <w:rPr>
                          <w:sz w:val="22"/>
                        </w:rPr>
                        <w:t>…</w:t>
                      </w:r>
                    </w:p>
                    <w:p w:rsidR="00190860" w:rsidRPr="007D54FF" w:rsidRDefault="007A53E4" w:rsidP="00190860">
                      <w:pPr>
                        <w:ind w:leftChars="0" w:left="0"/>
                        <w:rPr>
                          <w:sz w:val="22"/>
                        </w:rPr>
                      </w:pPr>
                      <w:r w:rsidRPr="007D54FF">
                        <w:rPr>
                          <w:sz w:val="22"/>
                        </w:rPr>
                        <w:t>{</w:t>
                      </w:r>
                      <w:r w:rsidR="00190860" w:rsidRPr="007D54FF">
                        <w:rPr>
                          <w:sz w:val="22"/>
                        </w:rPr>
                        <w:t>SEQ</w:t>
                      </w:r>
                      <w:r w:rsidR="003B7BCD" w:rsidRPr="007D54FF">
                        <w:rPr>
                          <w:sz w:val="22"/>
                          <w:vertAlign w:val="subscript"/>
                        </w:rPr>
                        <w:t>INPUT_</w:t>
                      </w:r>
                      <w:r w:rsidR="00190860" w:rsidRPr="007D54FF">
                        <w:rPr>
                          <w:sz w:val="22"/>
                          <w:vertAlign w:val="subscript"/>
                        </w:rPr>
                        <w:t>N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 xml:space="preserve">: an </w:t>
                      </w:r>
                      <w:r w:rsidRPr="007D54FF">
                        <w:rPr>
                          <w:rFonts w:ascii="Batang" w:eastAsia="Batang" w:hAnsi="Batang"/>
                          <w:b/>
                          <w:sz w:val="20"/>
                        </w:rPr>
                        <w:t>array-type object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 xml:space="preserve"> corresponding to the N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vertAlign w:val="superscript"/>
                        </w:rPr>
                        <w:t>th</w:t>
                      </w:r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 xml:space="preserve"> sequence of integers to be </w:t>
                      </w:r>
                      <w:proofErr w:type="gramStart"/>
                      <w:r w:rsidRPr="007D54FF">
                        <w:rPr>
                          <w:rFonts w:ascii="Batang" w:eastAsia="Batang" w:hAnsi="Batang"/>
                          <w:sz w:val="20"/>
                        </w:rPr>
                        <w:t>sorted</w:t>
                      </w:r>
                      <w:r w:rsidRPr="007D54FF">
                        <w:rPr>
                          <w:sz w:val="22"/>
                          <w:vertAlign w:val="subscript"/>
                        </w:rPr>
                        <w:t xml:space="preserve"> }</w:t>
                      </w:r>
                      <w:proofErr w:type="gramEnd"/>
                    </w:p>
                  </w:txbxContent>
                </v:textbox>
                <w10:anchorlock/>
              </v:shape>
            </w:pict>
          </mc:Fallback>
        </mc:AlternateContent>
      </w:r>
    </w:p>
    <w:p w:rsidR="00190860" w:rsidRDefault="00190860" w:rsidP="00190860">
      <w:pPr>
        <w:ind w:left="360"/>
      </w:pPr>
    </w:p>
    <w:p w:rsidR="007D54FF" w:rsidRDefault="007D54FF" w:rsidP="00190860">
      <w:pPr>
        <w:ind w:left="360"/>
      </w:pPr>
      <w:r>
        <w:t>Each object is stored in binary. The objects are placed back-to-back in the file.</w:t>
      </w:r>
    </w:p>
    <w:p w:rsidR="00F77D8D" w:rsidRDefault="00F77D8D" w:rsidP="00190860">
      <w:pPr>
        <w:ind w:left="360"/>
      </w:pPr>
      <w:r>
        <w:t xml:space="preserve">Please refer to </w:t>
      </w:r>
      <w:r>
        <w:fldChar w:fldCharType="begin"/>
      </w:r>
      <w:r>
        <w:instrText xml:space="preserve"> ADDIN EN.CITE &lt;EndNote&gt;&lt;Cite ExcludeAuth="1" ExcludeYear="1"&gt;&lt;RecNum&gt;1&lt;/RecNum&gt;&lt;DisplayText&gt;[2]&lt;/DisplayText&gt;&lt;record&gt;&lt;rec-number&gt;1&lt;/rec-number&gt;&lt;foreign-keys&gt;&lt;key app="EN" db-id="d5v5xzw235xrf6evz01pzpwha2asewxpz5xe"&gt;1&lt;/key&gt;&lt;/foreign-keys&gt;&lt;ref-type name="Web Page"&gt;12&lt;/ref-type&gt;&lt;contributors&gt;&lt;/contributors&gt;&lt;titles&gt;&lt;title&gt;MessagePack object types&lt;/title&gt;&lt;/titles&gt;&lt;dates&gt;&lt;/dates&gt;&lt;urls&gt;&lt;related-urls&gt;&lt;url&gt;https://github.com/msgpack/msgpack/blob/master/spec.md#types&lt;/url&gt;&lt;/related-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,  #1" w:history="1">
        <w:r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 xml:space="preserve"> for t</w:t>
      </w:r>
      <w:r>
        <w:rPr>
          <w:rFonts w:hint="eastAsia"/>
        </w:rPr>
        <w:t>he object type</w:t>
      </w:r>
      <w:r>
        <w:t>s</w:t>
      </w:r>
      <w:r>
        <w:rPr>
          <w:rFonts w:hint="eastAsia"/>
        </w:rPr>
        <w:t xml:space="preserve"> </w:t>
      </w:r>
      <w:r>
        <w:t>in</w:t>
      </w:r>
      <w:r>
        <w:rPr>
          <w:rFonts w:hint="eastAsia"/>
        </w:rPr>
        <w:t xml:space="preserve"> </w:t>
      </w:r>
      <w:proofErr w:type="spellStart"/>
      <w:r>
        <w:rPr>
          <w:rFonts w:hint="eastAsia"/>
        </w:rPr>
        <w:t>MessagePack</w:t>
      </w:r>
      <w:proofErr w:type="spellEnd"/>
      <w:r>
        <w:rPr>
          <w:rFonts w:hint="eastAsia"/>
        </w:rPr>
        <w:t xml:space="preserve"> </w:t>
      </w:r>
    </w:p>
    <w:p w:rsidR="00F77D8D" w:rsidRDefault="00F77D8D" w:rsidP="00190860">
      <w:pPr>
        <w:ind w:left="360"/>
      </w:pPr>
    </w:p>
    <w:p w:rsidR="0029128A" w:rsidRDefault="007A53E4" w:rsidP="00190860">
      <w:pPr>
        <w:ind w:left="360"/>
      </w:pPr>
      <w:r>
        <w:t>Following is the</w:t>
      </w:r>
      <w:r w:rsidR="007D54FF">
        <w:t xml:space="preserve"> corresponding</w:t>
      </w:r>
      <w:r>
        <w:t xml:space="preserve"> deserialization code in </w:t>
      </w:r>
      <w:r w:rsidR="007B1B0C">
        <w:t>Java</w:t>
      </w:r>
    </w:p>
    <w:p w:rsidR="0029128A" w:rsidRDefault="007B1B0C" w:rsidP="00F77D8D">
      <w:pPr>
        <w:ind w:left="360"/>
        <w:jc w:val="center"/>
        <w:rPr>
          <w:rFonts w:asciiTheme="minorHAnsi" w:hAnsiTheme="minorHAnsi"/>
          <w:b/>
          <w:sz w:val="28"/>
          <w:szCs w:val="28"/>
        </w:rPr>
      </w:pPr>
      <w:r w:rsidRPr="007B1B0C">
        <w:rPr>
          <w:noProof/>
        </w:rPr>
        <w:drawing>
          <wp:inline distT="0" distB="0" distL="0" distR="0" wp14:anchorId="0006FA7F" wp14:editId="358A3177">
            <wp:extent cx="2543908" cy="1927466"/>
            <wp:effectExtent l="19050" t="19050" r="27940" b="158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561938" cy="1941127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</pic:spPr>
                </pic:pic>
              </a:graphicData>
            </a:graphic>
          </wp:inline>
        </w:drawing>
      </w:r>
      <w:r w:rsidR="0029128A">
        <w:br w:type="page"/>
      </w:r>
    </w:p>
    <w:p w:rsidR="00190860" w:rsidRDefault="00190860" w:rsidP="0029128A">
      <w:pPr>
        <w:pStyle w:val="Question"/>
      </w:pPr>
      <w:r>
        <w:lastRenderedPageBreak/>
        <w:t>output</w:t>
      </w:r>
      <w:r>
        <w:rPr>
          <w:rFonts w:hint="eastAsia"/>
        </w:rPr>
        <w:t>.</w:t>
      </w:r>
      <w:r>
        <w:t>txt</w:t>
      </w:r>
    </w:p>
    <w:p w:rsidR="0029128A" w:rsidRDefault="0029128A" w:rsidP="0029128A">
      <w:pPr>
        <w:ind w:left="360"/>
      </w:pPr>
      <w:r>
        <w:rPr>
          <w:noProof/>
        </w:rPr>
        <mc:AlternateContent>
          <mc:Choice Requires="wps">
            <w:drawing>
              <wp:inline distT="0" distB="0" distL="0" distR="0" wp14:anchorId="4ACCD707" wp14:editId="2F61F984">
                <wp:extent cx="5023338" cy="1676400"/>
                <wp:effectExtent l="0" t="0" r="25400" b="13970"/>
                <wp:docPr id="4" name="文字方塊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023338" cy="16764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29128A" w:rsidRPr="007D54FF" w:rsidRDefault="007B1B0C" w:rsidP="0029128A">
                            <w:pPr>
                              <w:ind w:leftChars="0" w:left="0"/>
                              <w:rPr>
                                <w:sz w:val="20"/>
                                <w:szCs w:val="20"/>
                              </w:rPr>
                            </w:pPr>
                            <w:r w:rsidRPr="007D54FF">
                              <w:rPr>
                                <w:sz w:val="20"/>
                                <w:szCs w:val="20"/>
                              </w:rPr>
                              <w:t>{S</w:t>
                            </w:r>
                            <w:r w:rsidR="0029128A" w:rsidRPr="007D54FF">
                              <w:rPr>
                                <w:sz w:val="20"/>
                                <w:szCs w:val="20"/>
                              </w:rPr>
                              <w:t>EQ</w:t>
                            </w:r>
                            <w:r w:rsidR="003B7BCD" w:rsidRPr="007D54FF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OUTPUT_</w:t>
                            </w:r>
                            <w:r w:rsidR="0029128A" w:rsidRPr="007D54FF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1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>: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 xml:space="preserve">an array object containing the 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>integer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 xml:space="preserve"> numbers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 xml:space="preserve"> of SEQ</w:t>
                            </w:r>
                            <w:r w:rsidR="003B7BCD"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  <w:vertAlign w:val="subscript"/>
                              </w:rPr>
                              <w:t>INPUT_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  <w:vertAlign w:val="subscript"/>
                              </w:rPr>
                              <w:t>1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 xml:space="preserve"> sorted in ascending order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>},</w:t>
                            </w:r>
                            <w:r w:rsidR="0029128A"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  <w:p w:rsidR="0029128A" w:rsidRPr="007D54FF" w:rsidRDefault="007B1B0C" w:rsidP="0029128A">
                            <w:pPr>
                              <w:ind w:leftChars="0" w:left="0"/>
                              <w:rPr>
                                <w:sz w:val="20"/>
                                <w:szCs w:val="20"/>
                              </w:rPr>
                            </w:pPr>
                            <w:r w:rsidRPr="007D54FF">
                              <w:rPr>
                                <w:sz w:val="20"/>
                                <w:szCs w:val="20"/>
                              </w:rPr>
                              <w:t>{</w:t>
                            </w:r>
                            <w:r w:rsidR="0029128A" w:rsidRPr="007D54FF">
                              <w:rPr>
                                <w:sz w:val="20"/>
                                <w:szCs w:val="20"/>
                              </w:rPr>
                              <w:t>SEQ</w:t>
                            </w:r>
                            <w:r w:rsidR="003B7BCD" w:rsidRPr="007D54FF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OUTPUT</w:t>
                            </w:r>
                            <w:r w:rsidR="003B7BCD" w:rsidRPr="007D54FF">
                              <w:rPr>
                                <w:sz w:val="20"/>
                                <w:szCs w:val="20"/>
                              </w:rPr>
                              <w:t>_</w:t>
                            </w:r>
                            <w:r w:rsidR="0029128A" w:rsidRPr="007D54FF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2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>:</w:t>
                            </w:r>
                            <w:r w:rsidR="003B7BCD"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 xml:space="preserve"> 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>an array object containing the integer numbers of SEQ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  <w:vertAlign w:val="subscript"/>
                              </w:rPr>
                              <w:t>INPUT_2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 xml:space="preserve"> sorted in ascending order},</w:t>
                            </w:r>
                          </w:p>
                          <w:p w:rsidR="0029128A" w:rsidRPr="007D54FF" w:rsidRDefault="0029128A" w:rsidP="0029128A">
                            <w:pPr>
                              <w:ind w:leftChars="0" w:left="0"/>
                              <w:rPr>
                                <w:sz w:val="20"/>
                                <w:szCs w:val="20"/>
                              </w:rPr>
                            </w:pPr>
                            <w:r w:rsidRPr="007D54FF">
                              <w:rPr>
                                <w:sz w:val="20"/>
                                <w:szCs w:val="20"/>
                              </w:rPr>
                              <w:t>…</w:t>
                            </w:r>
                          </w:p>
                          <w:p w:rsidR="007B1B0C" w:rsidRPr="007D54FF" w:rsidRDefault="007B1B0C" w:rsidP="007B1B0C">
                            <w:pPr>
                              <w:ind w:leftChars="0" w:left="0"/>
                              <w:rPr>
                                <w:sz w:val="20"/>
                                <w:szCs w:val="20"/>
                              </w:rPr>
                            </w:pPr>
                            <w:r w:rsidRPr="007D54FF">
                              <w:rPr>
                                <w:sz w:val="20"/>
                                <w:szCs w:val="20"/>
                              </w:rPr>
                              <w:t>{</w:t>
                            </w:r>
                            <w:r w:rsidR="0029128A" w:rsidRPr="007D54FF">
                              <w:rPr>
                                <w:sz w:val="20"/>
                                <w:szCs w:val="20"/>
                              </w:rPr>
                              <w:t>SEQ</w:t>
                            </w:r>
                            <w:r w:rsidR="003B7BCD" w:rsidRPr="007D54FF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OUTPUT_</w:t>
                            </w:r>
                            <w:r w:rsidR="0029128A" w:rsidRPr="007D54FF">
                              <w:rPr>
                                <w:sz w:val="20"/>
                                <w:szCs w:val="20"/>
                                <w:vertAlign w:val="subscript"/>
                              </w:rPr>
                              <w:t>N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>: an array object containing the integer numbers of SEQ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  <w:vertAlign w:val="subscript"/>
                              </w:rPr>
                              <w:t>INPUT_N</w:t>
                            </w:r>
                            <w:r w:rsidRPr="007D54FF">
                              <w:rPr>
                                <w:rFonts w:ascii="Batang" w:eastAsia="Batang" w:hAnsi="Batang"/>
                                <w:sz w:val="20"/>
                                <w:szCs w:val="20"/>
                              </w:rPr>
                              <w:t xml:space="preserve"> sorted in ascending order},</w:t>
                            </w:r>
                          </w:p>
                          <w:p w:rsidR="0029128A" w:rsidRDefault="0029128A" w:rsidP="0029128A">
                            <w:pPr>
                              <w:ind w:leftChars="0" w:left="0"/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ACCD707" id="_x0000_s1027" type="#_x0000_t202" style="width:395.55pt;height:13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">
                <v:textbox style="mso-fit-shape-to-text:t">
                  <w:txbxContent>
                    <w:p w:rsidR="0029128A" w:rsidRPr="007D54FF" w:rsidRDefault="007B1B0C" w:rsidP="0029128A">
                      <w:pPr>
                        <w:ind w:leftChars="0" w:left="0"/>
                        <w:rPr>
                          <w:sz w:val="20"/>
                          <w:szCs w:val="20"/>
                        </w:rPr>
                      </w:pPr>
                      <w:r w:rsidRPr="007D54FF">
                        <w:rPr>
                          <w:sz w:val="20"/>
                          <w:szCs w:val="20"/>
                        </w:rPr>
                        <w:t>{S</w:t>
                      </w:r>
                      <w:r w:rsidR="0029128A" w:rsidRPr="007D54FF">
                        <w:rPr>
                          <w:sz w:val="20"/>
                          <w:szCs w:val="20"/>
                        </w:rPr>
                        <w:t>EQ</w:t>
                      </w:r>
                      <w:r w:rsidR="003B7BCD" w:rsidRPr="007D54FF">
                        <w:rPr>
                          <w:sz w:val="20"/>
                          <w:szCs w:val="20"/>
                          <w:vertAlign w:val="subscript"/>
                        </w:rPr>
                        <w:t>OUTPUT_</w:t>
                      </w:r>
                      <w:r w:rsidR="0029128A" w:rsidRPr="007D54FF">
                        <w:rPr>
                          <w:sz w:val="20"/>
                          <w:szCs w:val="20"/>
                          <w:vertAlign w:val="subscript"/>
                        </w:rPr>
                        <w:t>1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>: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 xml:space="preserve"> 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 xml:space="preserve">an array object containing the 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>integer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 xml:space="preserve"> numbers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 xml:space="preserve"> of SEQ</w:t>
                      </w:r>
                      <w:r w:rsidR="003B7BCD" w:rsidRPr="007D54FF">
                        <w:rPr>
                          <w:rFonts w:ascii="Batang" w:eastAsia="Batang" w:hAnsi="Batang"/>
                          <w:sz w:val="20"/>
                          <w:szCs w:val="20"/>
                          <w:vertAlign w:val="subscript"/>
                        </w:rPr>
                        <w:t>INPUT_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  <w:szCs w:val="20"/>
                          <w:vertAlign w:val="subscript"/>
                        </w:rPr>
                        <w:t>1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 xml:space="preserve"> sorted in ascending order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>},</w:t>
                      </w:r>
                      <w:r w:rsidR="0029128A"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 xml:space="preserve"> </w:t>
                      </w:r>
                    </w:p>
                    <w:p w:rsidR="0029128A" w:rsidRPr="007D54FF" w:rsidRDefault="007B1B0C" w:rsidP="0029128A">
                      <w:pPr>
                        <w:ind w:leftChars="0" w:left="0"/>
                        <w:rPr>
                          <w:sz w:val="20"/>
                          <w:szCs w:val="20"/>
                        </w:rPr>
                      </w:pPr>
                      <w:r w:rsidRPr="007D54FF">
                        <w:rPr>
                          <w:sz w:val="20"/>
                          <w:szCs w:val="20"/>
                        </w:rPr>
                        <w:t>{</w:t>
                      </w:r>
                      <w:r w:rsidR="0029128A" w:rsidRPr="007D54FF">
                        <w:rPr>
                          <w:sz w:val="20"/>
                          <w:szCs w:val="20"/>
                        </w:rPr>
                        <w:t>SEQ</w:t>
                      </w:r>
                      <w:r w:rsidR="003B7BCD" w:rsidRPr="007D54FF">
                        <w:rPr>
                          <w:sz w:val="20"/>
                          <w:szCs w:val="20"/>
                          <w:vertAlign w:val="subscript"/>
                        </w:rPr>
                        <w:t>OUTPUT</w:t>
                      </w:r>
                      <w:r w:rsidR="003B7BCD" w:rsidRPr="007D54FF">
                        <w:rPr>
                          <w:sz w:val="20"/>
                          <w:szCs w:val="20"/>
                        </w:rPr>
                        <w:t>_</w:t>
                      </w:r>
                      <w:r w:rsidR="0029128A" w:rsidRPr="007D54FF">
                        <w:rPr>
                          <w:sz w:val="20"/>
                          <w:szCs w:val="20"/>
                          <w:vertAlign w:val="subscript"/>
                        </w:rPr>
                        <w:t>2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>:</w:t>
                      </w:r>
                      <w:r w:rsidR="003B7BCD"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 xml:space="preserve"> 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>an array object containing the integer numbers of SEQ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  <w:vertAlign w:val="subscript"/>
                        </w:rPr>
                        <w:t>INPUT_2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 xml:space="preserve"> sorted in ascending order},</w:t>
                      </w:r>
                    </w:p>
                    <w:p w:rsidR="0029128A" w:rsidRPr="007D54FF" w:rsidRDefault="0029128A" w:rsidP="0029128A">
                      <w:pPr>
                        <w:ind w:leftChars="0" w:left="0"/>
                        <w:rPr>
                          <w:sz w:val="20"/>
                          <w:szCs w:val="20"/>
                        </w:rPr>
                      </w:pPr>
                      <w:r w:rsidRPr="007D54FF">
                        <w:rPr>
                          <w:sz w:val="20"/>
                          <w:szCs w:val="20"/>
                        </w:rPr>
                        <w:t>…</w:t>
                      </w:r>
                    </w:p>
                    <w:p w:rsidR="007B1B0C" w:rsidRPr="007D54FF" w:rsidRDefault="007B1B0C" w:rsidP="007B1B0C">
                      <w:pPr>
                        <w:ind w:leftChars="0" w:left="0"/>
                        <w:rPr>
                          <w:sz w:val="20"/>
                          <w:szCs w:val="20"/>
                        </w:rPr>
                      </w:pPr>
                      <w:r w:rsidRPr="007D54FF">
                        <w:rPr>
                          <w:sz w:val="20"/>
                          <w:szCs w:val="20"/>
                        </w:rPr>
                        <w:t>{</w:t>
                      </w:r>
                      <w:r w:rsidR="0029128A" w:rsidRPr="007D54FF">
                        <w:rPr>
                          <w:sz w:val="20"/>
                          <w:szCs w:val="20"/>
                        </w:rPr>
                        <w:t>SEQ</w:t>
                      </w:r>
                      <w:r w:rsidR="003B7BCD" w:rsidRPr="007D54FF">
                        <w:rPr>
                          <w:sz w:val="20"/>
                          <w:szCs w:val="20"/>
                          <w:vertAlign w:val="subscript"/>
                        </w:rPr>
                        <w:t>OUTPUT_</w:t>
                      </w:r>
                      <w:r w:rsidR="0029128A" w:rsidRPr="007D54FF">
                        <w:rPr>
                          <w:sz w:val="20"/>
                          <w:szCs w:val="20"/>
                          <w:vertAlign w:val="subscript"/>
                        </w:rPr>
                        <w:t>N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>: an array object containing the integer numbers of SEQ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  <w:vertAlign w:val="subscript"/>
                        </w:rPr>
                        <w:t>INPUT_N</w:t>
                      </w:r>
                      <w:r w:rsidRPr="007D54FF">
                        <w:rPr>
                          <w:rFonts w:ascii="Batang" w:eastAsia="Batang" w:hAnsi="Batang"/>
                          <w:sz w:val="20"/>
                          <w:szCs w:val="20"/>
                        </w:rPr>
                        <w:t xml:space="preserve"> sorted in ascending order},</w:t>
                      </w:r>
                    </w:p>
                    <w:p w:rsidR="0029128A" w:rsidRDefault="0029128A" w:rsidP="0029128A">
                      <w:pPr>
                        <w:ind w:leftChars="0" w:left="0"/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:rsidR="00190860" w:rsidRDefault="00190860" w:rsidP="00EB047F">
      <w:pPr>
        <w:ind w:left="360"/>
      </w:pPr>
    </w:p>
    <w:p w:rsidR="001F2105" w:rsidRDefault="00F77D8D" w:rsidP="001F2105">
      <w:pPr>
        <w:ind w:left="360"/>
      </w:pPr>
      <w:r>
        <w:t xml:space="preserve">Following is the </w:t>
      </w:r>
      <w:r w:rsidR="007D54FF">
        <w:t xml:space="preserve">corresponding </w:t>
      </w:r>
      <w:r>
        <w:t>serialization code in Java</w:t>
      </w:r>
    </w:p>
    <w:p w:rsidR="001F2105" w:rsidRDefault="001F2105" w:rsidP="001F2105">
      <w:pPr>
        <w:ind w:left="360"/>
      </w:pPr>
    </w:p>
    <w:p w:rsidR="001F2105" w:rsidRDefault="00F77D8D" w:rsidP="00F77D8D">
      <w:pPr>
        <w:ind w:left="360"/>
        <w:jc w:val="center"/>
      </w:pPr>
      <w:r w:rsidRPr="00F77D8D">
        <w:rPr>
          <w:noProof/>
        </w:rPr>
        <w:drawing>
          <wp:inline distT="0" distB="0" distL="0" distR="0" wp14:anchorId="1057A450" wp14:editId="7FCF2593">
            <wp:extent cx="3393831" cy="1984760"/>
            <wp:effectExtent l="19050" t="19050" r="16510" b="15875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405189" cy="1991402"/>
                    </a:xfrm>
                    <a:prstGeom prst="rect">
                      <a:avLst/>
                    </a:prstGeom>
                    <a:ln>
                      <a:solidFill>
                        <a:srgbClr val="000000"/>
                      </a:solidFill>
                    </a:ln>
                  </pic:spPr>
                </pic:pic>
              </a:graphicData>
            </a:graphic>
          </wp:inline>
        </w:drawing>
      </w:r>
    </w:p>
    <w:p w:rsidR="001F2105" w:rsidRDefault="001F2105" w:rsidP="001F2105">
      <w:pPr>
        <w:widowControl/>
        <w:ind w:leftChars="0" w:left="0"/>
        <w:jc w:val="left"/>
        <w:rPr>
          <w:rFonts w:asciiTheme="minorHAnsi" w:hAnsiTheme="minorHAnsi"/>
          <w:b/>
          <w:sz w:val="28"/>
          <w:szCs w:val="28"/>
        </w:rPr>
      </w:pPr>
    </w:p>
    <w:p w:rsidR="007A53E4" w:rsidRDefault="007A53E4" w:rsidP="00EB047F">
      <w:pPr>
        <w:ind w:left="360"/>
      </w:pPr>
    </w:p>
    <w:p w:rsidR="00F77D8D" w:rsidRDefault="007A53E4" w:rsidP="007A53E4">
      <w:pPr>
        <w:pStyle w:val="Question"/>
      </w:pPr>
      <w:r>
        <w:rPr>
          <w:rFonts w:hint="eastAsia"/>
        </w:rPr>
        <w:t>Reference</w:t>
      </w:r>
    </w:p>
    <w:p w:rsidR="00F77D8D" w:rsidRDefault="00F77D8D" w:rsidP="007A53E4">
      <w:pPr>
        <w:pStyle w:val="Question"/>
      </w:pPr>
    </w:p>
    <w:p w:rsidR="00F77D8D" w:rsidRPr="00F77D8D" w:rsidRDefault="00F77D8D" w:rsidP="00F77D8D">
      <w:pPr>
        <w:pStyle w:val="Reference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F77D8D">
        <w:t>[1]</w:t>
      </w:r>
      <w:r w:rsidRPr="00F77D8D">
        <w:tab/>
        <w:t xml:space="preserve">Msgpack.org. </w:t>
      </w:r>
      <w:r w:rsidRPr="00F77D8D">
        <w:rPr>
          <w:i/>
        </w:rPr>
        <w:t>MesssagePack</w:t>
      </w:r>
      <w:r w:rsidRPr="00F77D8D">
        <w:t xml:space="preserve">. Available: </w:t>
      </w:r>
      <w:hyperlink r:id="rId10" w:history="1">
        <w:r w:rsidRPr="00F77D8D">
          <w:rPr>
            <w:rStyle w:val="ad"/>
          </w:rPr>
          <w:t>http://msgpack.org/</w:t>
        </w:r>
        <w:bookmarkEnd w:id="1"/>
      </w:hyperlink>
    </w:p>
    <w:p w:rsidR="00F77D8D" w:rsidRPr="00F77D8D" w:rsidRDefault="00F77D8D" w:rsidP="00F77D8D">
      <w:pPr>
        <w:pStyle w:val="Reference"/>
      </w:pPr>
      <w:bookmarkStart w:id="2" w:name="_ENREF_2"/>
      <w:r w:rsidRPr="00F77D8D">
        <w:t>[2]</w:t>
      </w:r>
      <w:r w:rsidRPr="00F77D8D">
        <w:tab/>
      </w:r>
      <w:r w:rsidRPr="00F77D8D">
        <w:rPr>
          <w:i/>
        </w:rPr>
        <w:t>MessagePack object types</w:t>
      </w:r>
      <w:r w:rsidRPr="00F77D8D">
        <w:t>. Available: https://github.com/msgpack/msgpack/blob/master/spec.md#types</w:t>
      </w:r>
      <w:bookmarkEnd w:id="2"/>
    </w:p>
    <w:p w:rsidR="00F77D8D" w:rsidRDefault="00F77D8D" w:rsidP="00F77D8D">
      <w:pPr>
        <w:pStyle w:val="Question"/>
        <w:rPr>
          <w:rFonts w:ascii="Times New Roman" w:hAnsi="Times New Roman" w:cs="Times New Roman"/>
          <w:b w:val="0"/>
          <w:noProof/>
          <w:sz w:val="24"/>
        </w:rPr>
      </w:pPr>
    </w:p>
    <w:p w:rsidR="007A53E4" w:rsidRDefault="00F77D8D" w:rsidP="007A53E4">
      <w:pPr>
        <w:pStyle w:val="Question"/>
      </w:pPr>
      <w:r>
        <w:fldChar w:fldCharType="end"/>
      </w:r>
    </w:p>
    <w:sectPr w:rsidR="007A53E4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076D7" w:rsidRDefault="001076D7" w:rsidP="00EB047F">
      <w:pPr>
        <w:ind w:left="360" w:firstLine="480"/>
      </w:pPr>
      <w:r>
        <w:separator/>
      </w:r>
    </w:p>
  </w:endnote>
  <w:endnote w:type="continuationSeparator" w:id="0">
    <w:p w:rsidR="001076D7" w:rsidRDefault="001076D7" w:rsidP="00EB047F">
      <w:pPr>
        <w:ind w:left="360"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細明體">
    <w:altName w:val="MingLiU"/>
    <w:panose1 w:val="02020509000000000000"/>
    <w:charset w:val="88"/>
    <w:family w:val="modern"/>
    <w:pitch w:val="fixed"/>
    <w:sig w:usb0="A00002FF" w:usb1="28CFFCFA" w:usb2="00000016" w:usb3="00000000" w:csb0="001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62CC" w:rsidRDefault="00C462CC" w:rsidP="00C462CC">
    <w:pPr>
      <w:pStyle w:val="a5"/>
      <w:ind w:lef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62CC" w:rsidRDefault="00C462CC" w:rsidP="00C462CC">
    <w:pPr>
      <w:pStyle w:val="a5"/>
      <w:ind w:left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62CC" w:rsidRDefault="00C462CC" w:rsidP="00C462CC">
    <w:pPr>
      <w:pStyle w:val="a5"/>
      <w:ind w:lef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076D7" w:rsidRDefault="001076D7" w:rsidP="00EB047F">
      <w:pPr>
        <w:ind w:left="360" w:firstLine="480"/>
      </w:pPr>
      <w:r>
        <w:separator/>
      </w:r>
    </w:p>
  </w:footnote>
  <w:footnote w:type="continuationSeparator" w:id="0">
    <w:p w:rsidR="001076D7" w:rsidRDefault="001076D7" w:rsidP="00EB047F">
      <w:pPr>
        <w:ind w:left="360"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62CC" w:rsidRDefault="00C462CC" w:rsidP="00C462CC">
    <w:pPr>
      <w:pStyle w:val="a3"/>
      <w:ind w:left="36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B6ACB" w:rsidRDefault="00AD4B83" w:rsidP="0042778F">
    <w:pPr>
      <w:pStyle w:val="a3"/>
      <w:ind w:leftChars="0" w:left="0"/>
    </w:pPr>
    <w:r>
      <w:rPr>
        <w:rFonts w:hint="eastAsia"/>
      </w:rPr>
      <w:t>Introduction to Algorithms 201</w:t>
    </w:r>
    <w:r w:rsidR="00B35C7B">
      <w:t>5</w:t>
    </w:r>
    <w:r w:rsidR="004C0FF3">
      <w:t xml:space="preserve"> Spring</w:t>
    </w:r>
  </w:p>
  <w:p w:rsidR="008B6ACB" w:rsidRDefault="008B6ACB" w:rsidP="00EB047F">
    <w:pPr>
      <w:pStyle w:val="a3"/>
      <w:ind w:left="360" w:firstLine="40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462CC" w:rsidRDefault="00C462CC" w:rsidP="00C462CC">
    <w:pPr>
      <w:pStyle w:val="a3"/>
      <w:ind w:lef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3F861A3"/>
    <w:multiLevelType w:val="hybridMultilevel"/>
    <w:tmpl w:val="7EDEA1BA"/>
    <w:lvl w:ilvl="0" w:tplc="163C63E0">
      <w:start w:val="1"/>
      <w:numFmt w:val="decimal"/>
      <w:pStyle w:val="Problemdescription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18152110"/>
    <w:multiLevelType w:val="hybridMultilevel"/>
    <w:tmpl w:val="5FA49240"/>
    <w:lvl w:ilvl="0" w:tplc="D5269E6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2">
    <w:nsid w:val="245E532F"/>
    <w:multiLevelType w:val="hybridMultilevel"/>
    <w:tmpl w:val="3208A75C"/>
    <w:lvl w:ilvl="0" w:tplc="8A8A481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>
    <w:nsid w:val="26914119"/>
    <w:multiLevelType w:val="hybridMultilevel"/>
    <w:tmpl w:val="5DBA2936"/>
    <w:lvl w:ilvl="0" w:tplc="0409000F">
      <w:start w:val="1"/>
      <w:numFmt w:val="decimal"/>
      <w:lvlText w:val="%1."/>
      <w:lvlJc w:val="left"/>
      <w:pPr>
        <w:ind w:left="8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320" w:hanging="480"/>
      </w:pPr>
    </w:lvl>
    <w:lvl w:ilvl="2" w:tplc="0409001B" w:tentative="1">
      <w:start w:val="1"/>
      <w:numFmt w:val="lowerRoman"/>
      <w:lvlText w:val="%3."/>
      <w:lvlJc w:val="right"/>
      <w:pPr>
        <w:ind w:left="1800" w:hanging="480"/>
      </w:pPr>
    </w:lvl>
    <w:lvl w:ilvl="3" w:tplc="0409000F" w:tentative="1">
      <w:start w:val="1"/>
      <w:numFmt w:val="decimal"/>
      <w:lvlText w:val="%4."/>
      <w:lvlJc w:val="left"/>
      <w:pPr>
        <w:ind w:left="22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60" w:hanging="480"/>
      </w:pPr>
    </w:lvl>
    <w:lvl w:ilvl="5" w:tplc="0409001B" w:tentative="1">
      <w:start w:val="1"/>
      <w:numFmt w:val="lowerRoman"/>
      <w:lvlText w:val="%6."/>
      <w:lvlJc w:val="right"/>
      <w:pPr>
        <w:ind w:left="3240" w:hanging="480"/>
      </w:pPr>
    </w:lvl>
    <w:lvl w:ilvl="6" w:tplc="0409000F" w:tentative="1">
      <w:start w:val="1"/>
      <w:numFmt w:val="decimal"/>
      <w:lvlText w:val="%7."/>
      <w:lvlJc w:val="left"/>
      <w:pPr>
        <w:ind w:left="37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200" w:hanging="480"/>
      </w:pPr>
    </w:lvl>
    <w:lvl w:ilvl="8" w:tplc="0409001B" w:tentative="1">
      <w:start w:val="1"/>
      <w:numFmt w:val="lowerRoman"/>
      <w:lvlText w:val="%9."/>
      <w:lvlJc w:val="right"/>
      <w:pPr>
        <w:ind w:left="4680" w:hanging="480"/>
      </w:pPr>
    </w:lvl>
  </w:abstractNum>
  <w:abstractNum w:abstractNumId="4">
    <w:nsid w:val="67992CDE"/>
    <w:multiLevelType w:val="hybridMultilevel"/>
    <w:tmpl w:val="B33A3902"/>
    <w:lvl w:ilvl="0" w:tplc="04090001">
      <w:start w:val="1"/>
      <w:numFmt w:val="bullet"/>
      <w:lvlText w:val=""/>
      <w:lvlJc w:val="left"/>
      <w:pPr>
        <w:ind w:left="1754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234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714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194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674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154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634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114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594" w:hanging="48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  <w:num w:numId="3">
    <w:abstractNumId w:val="2"/>
  </w:num>
  <w:num w:numId="4">
    <w:abstractNumId w:val="3"/>
  </w:num>
  <w:num w:numId="5">
    <w:abstractNumId w:val="1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5v5xzw235xrf6evz01pzpwha2asewxpz5xe&quot;&gt;hw2&lt;record-ids&gt;&lt;item&gt;1&lt;/item&gt;&lt;item&gt;2&lt;/item&gt;&lt;/record-ids&gt;&lt;/item&gt;&lt;/Libraries&gt;"/>
  </w:docVars>
  <w:rsids>
    <w:rsidRoot w:val="00B020EE"/>
    <w:rsid w:val="00014781"/>
    <w:rsid w:val="00032C4D"/>
    <w:rsid w:val="000421CD"/>
    <w:rsid w:val="00053CDF"/>
    <w:rsid w:val="00066A58"/>
    <w:rsid w:val="000710D6"/>
    <w:rsid w:val="00080113"/>
    <w:rsid w:val="0009278E"/>
    <w:rsid w:val="00094DE0"/>
    <w:rsid w:val="000A71D2"/>
    <w:rsid w:val="000B125F"/>
    <w:rsid w:val="000B32AB"/>
    <w:rsid w:val="000B5DC7"/>
    <w:rsid w:val="000C7B66"/>
    <w:rsid w:val="000D1997"/>
    <w:rsid w:val="000D3D18"/>
    <w:rsid w:val="00105793"/>
    <w:rsid w:val="001076D7"/>
    <w:rsid w:val="00107FB3"/>
    <w:rsid w:val="001109D9"/>
    <w:rsid w:val="0011464E"/>
    <w:rsid w:val="0012594E"/>
    <w:rsid w:val="00126085"/>
    <w:rsid w:val="0014329D"/>
    <w:rsid w:val="00143E37"/>
    <w:rsid w:val="00154714"/>
    <w:rsid w:val="001713D2"/>
    <w:rsid w:val="001740F7"/>
    <w:rsid w:val="00187696"/>
    <w:rsid w:val="00190860"/>
    <w:rsid w:val="001A15AD"/>
    <w:rsid w:val="001A6D46"/>
    <w:rsid w:val="001D25C5"/>
    <w:rsid w:val="001E5E5D"/>
    <w:rsid w:val="001F2105"/>
    <w:rsid w:val="001F7471"/>
    <w:rsid w:val="0020457D"/>
    <w:rsid w:val="00210B33"/>
    <w:rsid w:val="00247432"/>
    <w:rsid w:val="002520EB"/>
    <w:rsid w:val="002747FF"/>
    <w:rsid w:val="00283D9E"/>
    <w:rsid w:val="0029128A"/>
    <w:rsid w:val="002A0182"/>
    <w:rsid w:val="002B5B6B"/>
    <w:rsid w:val="002D20BA"/>
    <w:rsid w:val="002F4A78"/>
    <w:rsid w:val="003038D4"/>
    <w:rsid w:val="00307200"/>
    <w:rsid w:val="00314799"/>
    <w:rsid w:val="00314BD1"/>
    <w:rsid w:val="00321345"/>
    <w:rsid w:val="00353164"/>
    <w:rsid w:val="00353C9E"/>
    <w:rsid w:val="003704B7"/>
    <w:rsid w:val="00381011"/>
    <w:rsid w:val="003B0B21"/>
    <w:rsid w:val="003B7BCD"/>
    <w:rsid w:val="003D6065"/>
    <w:rsid w:val="003D7463"/>
    <w:rsid w:val="003F0162"/>
    <w:rsid w:val="003F0F88"/>
    <w:rsid w:val="003F4D73"/>
    <w:rsid w:val="004221E7"/>
    <w:rsid w:val="0042778F"/>
    <w:rsid w:val="004311EE"/>
    <w:rsid w:val="004357B0"/>
    <w:rsid w:val="004475EE"/>
    <w:rsid w:val="004564DD"/>
    <w:rsid w:val="0046564E"/>
    <w:rsid w:val="00476F87"/>
    <w:rsid w:val="0048121B"/>
    <w:rsid w:val="00482AC4"/>
    <w:rsid w:val="0049029F"/>
    <w:rsid w:val="004917DE"/>
    <w:rsid w:val="004A0F19"/>
    <w:rsid w:val="004C0FF3"/>
    <w:rsid w:val="004C35F9"/>
    <w:rsid w:val="004D050E"/>
    <w:rsid w:val="004F10DA"/>
    <w:rsid w:val="004F13BC"/>
    <w:rsid w:val="00510066"/>
    <w:rsid w:val="00513E85"/>
    <w:rsid w:val="00535245"/>
    <w:rsid w:val="00537726"/>
    <w:rsid w:val="00574F57"/>
    <w:rsid w:val="005A2D8B"/>
    <w:rsid w:val="005A6FCD"/>
    <w:rsid w:val="005B0A17"/>
    <w:rsid w:val="005C40DC"/>
    <w:rsid w:val="005C417B"/>
    <w:rsid w:val="005E1362"/>
    <w:rsid w:val="005E296F"/>
    <w:rsid w:val="00600C1A"/>
    <w:rsid w:val="00607F10"/>
    <w:rsid w:val="006147FC"/>
    <w:rsid w:val="00615F3A"/>
    <w:rsid w:val="00643437"/>
    <w:rsid w:val="006436C6"/>
    <w:rsid w:val="00651CD9"/>
    <w:rsid w:val="0065731E"/>
    <w:rsid w:val="00684BD5"/>
    <w:rsid w:val="00691CCB"/>
    <w:rsid w:val="006A7211"/>
    <w:rsid w:val="006C1E75"/>
    <w:rsid w:val="006C45EC"/>
    <w:rsid w:val="006D0700"/>
    <w:rsid w:val="006D2785"/>
    <w:rsid w:val="006D301A"/>
    <w:rsid w:val="006E0273"/>
    <w:rsid w:val="00705FB8"/>
    <w:rsid w:val="007257ED"/>
    <w:rsid w:val="00750F67"/>
    <w:rsid w:val="00761C39"/>
    <w:rsid w:val="0076368D"/>
    <w:rsid w:val="00780EDF"/>
    <w:rsid w:val="00795FD4"/>
    <w:rsid w:val="007A3853"/>
    <w:rsid w:val="007A53E4"/>
    <w:rsid w:val="007B1B0C"/>
    <w:rsid w:val="007D3A28"/>
    <w:rsid w:val="007D54FF"/>
    <w:rsid w:val="007E591D"/>
    <w:rsid w:val="00802631"/>
    <w:rsid w:val="00807961"/>
    <w:rsid w:val="0081611D"/>
    <w:rsid w:val="00836595"/>
    <w:rsid w:val="00863CD0"/>
    <w:rsid w:val="008772A0"/>
    <w:rsid w:val="00883290"/>
    <w:rsid w:val="008A22D6"/>
    <w:rsid w:val="008B6ACB"/>
    <w:rsid w:val="008D2CC5"/>
    <w:rsid w:val="008F25B6"/>
    <w:rsid w:val="008F574E"/>
    <w:rsid w:val="00902208"/>
    <w:rsid w:val="0090277C"/>
    <w:rsid w:val="009210A6"/>
    <w:rsid w:val="00937C9B"/>
    <w:rsid w:val="0095391A"/>
    <w:rsid w:val="0096034A"/>
    <w:rsid w:val="009632BE"/>
    <w:rsid w:val="00963C4E"/>
    <w:rsid w:val="009663FF"/>
    <w:rsid w:val="00972B3B"/>
    <w:rsid w:val="009771F1"/>
    <w:rsid w:val="009A716E"/>
    <w:rsid w:val="009A7646"/>
    <w:rsid w:val="009B4F19"/>
    <w:rsid w:val="009B7EB4"/>
    <w:rsid w:val="009E1C91"/>
    <w:rsid w:val="009E2B3E"/>
    <w:rsid w:val="00A02EDF"/>
    <w:rsid w:val="00A0442B"/>
    <w:rsid w:val="00A0488C"/>
    <w:rsid w:val="00A11DC5"/>
    <w:rsid w:val="00A50BBC"/>
    <w:rsid w:val="00A57D20"/>
    <w:rsid w:val="00A64326"/>
    <w:rsid w:val="00A73DB9"/>
    <w:rsid w:val="00A76F41"/>
    <w:rsid w:val="00A80696"/>
    <w:rsid w:val="00AB1E70"/>
    <w:rsid w:val="00AC6E70"/>
    <w:rsid w:val="00AD23C5"/>
    <w:rsid w:val="00AD2A9C"/>
    <w:rsid w:val="00AD4B83"/>
    <w:rsid w:val="00AD6AFF"/>
    <w:rsid w:val="00B020EE"/>
    <w:rsid w:val="00B0298A"/>
    <w:rsid w:val="00B12DC1"/>
    <w:rsid w:val="00B250C6"/>
    <w:rsid w:val="00B332F3"/>
    <w:rsid w:val="00B341FF"/>
    <w:rsid w:val="00B355AA"/>
    <w:rsid w:val="00B35C7B"/>
    <w:rsid w:val="00B43FE7"/>
    <w:rsid w:val="00B761D2"/>
    <w:rsid w:val="00B87BF9"/>
    <w:rsid w:val="00BA06FE"/>
    <w:rsid w:val="00BB5B0D"/>
    <w:rsid w:val="00BB5D98"/>
    <w:rsid w:val="00BC10F3"/>
    <w:rsid w:val="00C06382"/>
    <w:rsid w:val="00C255EE"/>
    <w:rsid w:val="00C2667C"/>
    <w:rsid w:val="00C327E3"/>
    <w:rsid w:val="00C329A7"/>
    <w:rsid w:val="00C450DE"/>
    <w:rsid w:val="00C462CC"/>
    <w:rsid w:val="00C52036"/>
    <w:rsid w:val="00C71037"/>
    <w:rsid w:val="00C80727"/>
    <w:rsid w:val="00C942D3"/>
    <w:rsid w:val="00C97503"/>
    <w:rsid w:val="00CA33F7"/>
    <w:rsid w:val="00CB4782"/>
    <w:rsid w:val="00D0134B"/>
    <w:rsid w:val="00D12D9B"/>
    <w:rsid w:val="00D12EE8"/>
    <w:rsid w:val="00D30F3F"/>
    <w:rsid w:val="00D35BFF"/>
    <w:rsid w:val="00D4029F"/>
    <w:rsid w:val="00D42D45"/>
    <w:rsid w:val="00D50ABF"/>
    <w:rsid w:val="00D7062D"/>
    <w:rsid w:val="00D81EEA"/>
    <w:rsid w:val="00D94A0A"/>
    <w:rsid w:val="00DA42D5"/>
    <w:rsid w:val="00DD298C"/>
    <w:rsid w:val="00DD7F20"/>
    <w:rsid w:val="00DE1B00"/>
    <w:rsid w:val="00DF6D1F"/>
    <w:rsid w:val="00E0725B"/>
    <w:rsid w:val="00E26451"/>
    <w:rsid w:val="00E30FE5"/>
    <w:rsid w:val="00E32B4A"/>
    <w:rsid w:val="00E4753A"/>
    <w:rsid w:val="00E57FBA"/>
    <w:rsid w:val="00E63300"/>
    <w:rsid w:val="00E73D6C"/>
    <w:rsid w:val="00EA0DF2"/>
    <w:rsid w:val="00EA1D13"/>
    <w:rsid w:val="00EB047F"/>
    <w:rsid w:val="00EB2689"/>
    <w:rsid w:val="00EC2B74"/>
    <w:rsid w:val="00EC3AA6"/>
    <w:rsid w:val="00EC3DB3"/>
    <w:rsid w:val="00ED2153"/>
    <w:rsid w:val="00EE06D0"/>
    <w:rsid w:val="00F02651"/>
    <w:rsid w:val="00F10CD2"/>
    <w:rsid w:val="00F33F04"/>
    <w:rsid w:val="00F426EB"/>
    <w:rsid w:val="00F43B95"/>
    <w:rsid w:val="00F463BA"/>
    <w:rsid w:val="00F56023"/>
    <w:rsid w:val="00F71A48"/>
    <w:rsid w:val="00F77D8D"/>
    <w:rsid w:val="00F86919"/>
    <w:rsid w:val="00F940B8"/>
    <w:rsid w:val="00FB02BD"/>
    <w:rsid w:val="00FB3714"/>
    <w:rsid w:val="00FC0365"/>
    <w:rsid w:val="00FC5EF1"/>
    <w:rsid w:val="00FC67B9"/>
    <w:rsid w:val="00FD2162"/>
    <w:rsid w:val="00FD5E3E"/>
    <w:rsid w:val="00FE6E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5:docId w15:val="{24F1D089-DD9B-4376-B0D1-844E6607F5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436C6"/>
    <w:pPr>
      <w:widowControl w:val="0"/>
      <w:ind w:leftChars="150" w:left="150"/>
      <w:jc w:val="both"/>
    </w:pPr>
    <w:rPr>
      <w:rFonts w:ascii="Times New Roman" w:hAnsi="Times New Roman"/>
    </w:rPr>
  </w:style>
  <w:style w:type="paragraph" w:styleId="1">
    <w:name w:val="heading 1"/>
    <w:basedOn w:val="a"/>
    <w:next w:val="a"/>
    <w:link w:val="10"/>
    <w:uiPriority w:val="9"/>
    <w:qFormat/>
    <w:rsid w:val="004564DD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8B6ACB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053CDF"/>
    <w:pPr>
      <w:keepNext/>
      <w:spacing w:line="720" w:lineRule="auto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053CDF"/>
    <w:pPr>
      <w:keepNext/>
      <w:spacing w:line="720" w:lineRule="auto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8B6AC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8B6ACB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8B6AC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8B6ACB"/>
    <w:rPr>
      <w:sz w:val="20"/>
      <w:szCs w:val="20"/>
    </w:rPr>
  </w:style>
  <w:style w:type="paragraph" w:styleId="a7">
    <w:name w:val="Title"/>
    <w:basedOn w:val="a"/>
    <w:next w:val="a"/>
    <w:link w:val="a8"/>
    <w:uiPriority w:val="10"/>
    <w:qFormat/>
    <w:rsid w:val="008B6ACB"/>
    <w:pPr>
      <w:spacing w:before="240" w:after="60"/>
      <w:jc w:val="center"/>
      <w:outlineLvl w:val="0"/>
    </w:pPr>
    <w:rPr>
      <w:rFonts w:asciiTheme="majorHAnsi" w:eastAsia="新細明體" w:hAnsiTheme="majorHAnsi" w:cstheme="majorBidi"/>
      <w:b/>
      <w:bCs/>
      <w:sz w:val="32"/>
      <w:szCs w:val="32"/>
    </w:rPr>
  </w:style>
  <w:style w:type="character" w:customStyle="1" w:styleId="a8">
    <w:name w:val="標題 字元"/>
    <w:basedOn w:val="a0"/>
    <w:link w:val="a7"/>
    <w:uiPriority w:val="10"/>
    <w:rsid w:val="008B6ACB"/>
    <w:rPr>
      <w:rFonts w:asciiTheme="majorHAnsi" w:eastAsia="新細明體" w:hAnsiTheme="majorHAnsi" w:cstheme="majorBidi"/>
      <w:b/>
      <w:bCs/>
      <w:sz w:val="32"/>
      <w:szCs w:val="32"/>
    </w:rPr>
  </w:style>
  <w:style w:type="character" w:customStyle="1" w:styleId="20">
    <w:name w:val="標題 2 字元"/>
    <w:basedOn w:val="a0"/>
    <w:link w:val="2"/>
    <w:uiPriority w:val="9"/>
    <w:rsid w:val="008B6ACB"/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a9">
    <w:name w:val="Balloon Text"/>
    <w:basedOn w:val="a"/>
    <w:link w:val="aa"/>
    <w:uiPriority w:val="99"/>
    <w:semiHidden/>
    <w:unhideWhenUsed/>
    <w:rsid w:val="008B6ACB"/>
    <w:rPr>
      <w:rFonts w:asciiTheme="majorHAnsi" w:eastAsiaTheme="majorEastAsia" w:hAnsiTheme="majorHAnsi" w:cstheme="majorBidi"/>
      <w:sz w:val="18"/>
      <w:szCs w:val="18"/>
    </w:rPr>
  </w:style>
  <w:style w:type="character" w:customStyle="1" w:styleId="aa">
    <w:name w:val="註解方塊文字 字元"/>
    <w:basedOn w:val="a0"/>
    <w:link w:val="a9"/>
    <w:uiPriority w:val="99"/>
    <w:semiHidden/>
    <w:rsid w:val="008B6ACB"/>
    <w:rPr>
      <w:rFonts w:asciiTheme="majorHAnsi" w:eastAsiaTheme="majorEastAsia" w:hAnsiTheme="majorHAnsi" w:cstheme="majorBidi"/>
      <w:sz w:val="18"/>
      <w:szCs w:val="18"/>
    </w:rPr>
  </w:style>
  <w:style w:type="paragraph" w:customStyle="1" w:styleId="Problemdescription">
    <w:name w:val="Problem description"/>
    <w:basedOn w:val="a"/>
    <w:qFormat/>
    <w:rsid w:val="008B6ACB"/>
    <w:pPr>
      <w:numPr>
        <w:numId w:val="2"/>
      </w:numPr>
    </w:pPr>
  </w:style>
  <w:style w:type="paragraph" w:styleId="ab">
    <w:name w:val="caption"/>
    <w:basedOn w:val="a"/>
    <w:next w:val="a"/>
    <w:uiPriority w:val="35"/>
    <w:unhideWhenUsed/>
    <w:qFormat/>
    <w:rsid w:val="0011464E"/>
    <w:rPr>
      <w:sz w:val="20"/>
      <w:szCs w:val="20"/>
    </w:rPr>
  </w:style>
  <w:style w:type="paragraph" w:customStyle="1" w:styleId="11">
    <w:name w:val="標號1"/>
    <w:basedOn w:val="ab"/>
    <w:qFormat/>
    <w:rsid w:val="0011464E"/>
    <w:pPr>
      <w:jc w:val="center"/>
    </w:pPr>
    <w:rPr>
      <w:sz w:val="24"/>
    </w:rPr>
  </w:style>
  <w:style w:type="paragraph" w:styleId="ac">
    <w:name w:val="List Paragraph"/>
    <w:basedOn w:val="a"/>
    <w:uiPriority w:val="34"/>
    <w:qFormat/>
    <w:rsid w:val="00972B3B"/>
    <w:pPr>
      <w:ind w:leftChars="200" w:left="480"/>
    </w:pPr>
  </w:style>
  <w:style w:type="character" w:styleId="ad">
    <w:name w:val="Hyperlink"/>
    <w:basedOn w:val="a0"/>
    <w:uiPriority w:val="99"/>
    <w:unhideWhenUsed/>
    <w:rsid w:val="00BA06FE"/>
    <w:rPr>
      <w:color w:val="0000FF" w:themeColor="hyperlink"/>
      <w:u w:val="single"/>
    </w:rPr>
  </w:style>
  <w:style w:type="paragraph" w:customStyle="1" w:styleId="Question">
    <w:name w:val="Question"/>
    <w:qFormat/>
    <w:rsid w:val="00FE6EBD"/>
    <w:rPr>
      <w:b/>
      <w:sz w:val="28"/>
      <w:szCs w:val="28"/>
    </w:rPr>
  </w:style>
  <w:style w:type="paragraph" w:styleId="ae">
    <w:name w:val="Subtitle"/>
    <w:basedOn w:val="a"/>
    <w:next w:val="a"/>
    <w:link w:val="af"/>
    <w:uiPriority w:val="11"/>
    <w:qFormat/>
    <w:rsid w:val="002747FF"/>
    <w:pPr>
      <w:spacing w:after="60"/>
      <w:jc w:val="center"/>
      <w:outlineLvl w:val="1"/>
    </w:pPr>
    <w:rPr>
      <w:rFonts w:asciiTheme="majorHAnsi" w:eastAsia="新細明體" w:hAnsiTheme="majorHAnsi" w:cstheme="majorBidi"/>
      <w:i/>
      <w:iCs/>
      <w:szCs w:val="24"/>
    </w:rPr>
  </w:style>
  <w:style w:type="character" w:customStyle="1" w:styleId="af">
    <w:name w:val="副標題 字元"/>
    <w:basedOn w:val="a0"/>
    <w:link w:val="ae"/>
    <w:uiPriority w:val="11"/>
    <w:rsid w:val="002747FF"/>
    <w:rPr>
      <w:rFonts w:asciiTheme="majorHAnsi" w:eastAsia="新細明體" w:hAnsiTheme="majorHAnsi" w:cstheme="majorBidi"/>
      <w:i/>
      <w:iCs/>
      <w:szCs w:val="24"/>
    </w:rPr>
  </w:style>
  <w:style w:type="character" w:customStyle="1" w:styleId="30">
    <w:name w:val="標題 3 字元"/>
    <w:basedOn w:val="a0"/>
    <w:link w:val="3"/>
    <w:uiPriority w:val="9"/>
    <w:rsid w:val="00053CDF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40">
    <w:name w:val="標題 4 字元"/>
    <w:basedOn w:val="a0"/>
    <w:link w:val="4"/>
    <w:uiPriority w:val="9"/>
    <w:rsid w:val="00053CDF"/>
    <w:rPr>
      <w:rFonts w:asciiTheme="majorHAnsi" w:eastAsiaTheme="majorEastAsia" w:hAnsiTheme="majorHAnsi" w:cstheme="majorBidi"/>
      <w:sz w:val="36"/>
      <w:szCs w:val="36"/>
    </w:rPr>
  </w:style>
  <w:style w:type="character" w:customStyle="1" w:styleId="10">
    <w:name w:val="標題 1 字元"/>
    <w:basedOn w:val="a0"/>
    <w:link w:val="1"/>
    <w:uiPriority w:val="9"/>
    <w:rsid w:val="004564DD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apple-style-span">
    <w:name w:val="apple-style-span"/>
    <w:basedOn w:val="a0"/>
    <w:rsid w:val="000421CD"/>
  </w:style>
  <w:style w:type="paragraph" w:customStyle="1" w:styleId="Figure">
    <w:name w:val="Figure"/>
    <w:basedOn w:val="ab"/>
    <w:qFormat/>
    <w:rsid w:val="00C71037"/>
    <w:pPr>
      <w:ind w:leftChars="0" w:left="0"/>
      <w:jc w:val="center"/>
    </w:pPr>
  </w:style>
  <w:style w:type="character" w:styleId="af0">
    <w:name w:val="Placeholder Text"/>
    <w:basedOn w:val="a0"/>
    <w:uiPriority w:val="99"/>
    <w:semiHidden/>
    <w:rsid w:val="00B87BF9"/>
    <w:rPr>
      <w:color w:val="808080"/>
    </w:rPr>
  </w:style>
  <w:style w:type="paragraph" w:styleId="af1">
    <w:name w:val="footnote text"/>
    <w:basedOn w:val="a"/>
    <w:link w:val="af2"/>
    <w:uiPriority w:val="99"/>
    <w:semiHidden/>
    <w:unhideWhenUsed/>
    <w:rsid w:val="00537726"/>
    <w:pPr>
      <w:snapToGrid w:val="0"/>
      <w:jc w:val="left"/>
    </w:pPr>
    <w:rPr>
      <w:sz w:val="20"/>
      <w:szCs w:val="20"/>
    </w:rPr>
  </w:style>
  <w:style w:type="character" w:customStyle="1" w:styleId="af2">
    <w:name w:val="註腳文字 字元"/>
    <w:basedOn w:val="a0"/>
    <w:link w:val="af1"/>
    <w:uiPriority w:val="99"/>
    <w:semiHidden/>
    <w:rsid w:val="00537726"/>
    <w:rPr>
      <w:rFonts w:ascii="Times New Roman" w:hAnsi="Times New Roman"/>
      <w:sz w:val="20"/>
      <w:szCs w:val="20"/>
    </w:rPr>
  </w:style>
  <w:style w:type="character" w:styleId="af3">
    <w:name w:val="footnote reference"/>
    <w:basedOn w:val="a0"/>
    <w:uiPriority w:val="99"/>
    <w:semiHidden/>
    <w:unhideWhenUsed/>
    <w:rsid w:val="00537726"/>
    <w:rPr>
      <w:vertAlign w:val="superscript"/>
    </w:rPr>
  </w:style>
  <w:style w:type="paragraph" w:styleId="HTML">
    <w:name w:val="HTML Preformatted"/>
    <w:basedOn w:val="a"/>
    <w:link w:val="HTML0"/>
    <w:uiPriority w:val="99"/>
    <w:semiHidden/>
    <w:unhideWhenUsed/>
    <w:rsid w:val="007B1B0C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leftChars="0" w:left="0"/>
      <w:jc w:val="left"/>
    </w:pPr>
    <w:rPr>
      <w:rFonts w:ascii="細明體" w:eastAsia="細明體" w:hAnsi="細明體" w:cs="細明體"/>
      <w:kern w:val="0"/>
      <w:szCs w:val="24"/>
    </w:rPr>
  </w:style>
  <w:style w:type="character" w:customStyle="1" w:styleId="HTML0">
    <w:name w:val="HTML 預設格式 字元"/>
    <w:basedOn w:val="a0"/>
    <w:link w:val="HTML"/>
    <w:uiPriority w:val="99"/>
    <w:semiHidden/>
    <w:rsid w:val="007B1B0C"/>
    <w:rPr>
      <w:rFonts w:ascii="細明體" w:eastAsia="細明體" w:hAnsi="細明體" w:cs="細明體"/>
      <w:kern w:val="0"/>
      <w:szCs w:val="24"/>
    </w:rPr>
  </w:style>
  <w:style w:type="paragraph" w:customStyle="1" w:styleId="Reference">
    <w:name w:val="Reference"/>
    <w:qFormat/>
    <w:rsid w:val="00F77D8D"/>
    <w:pPr>
      <w:ind w:left="720" w:hanging="720"/>
    </w:pPr>
    <w:rPr>
      <w:rFonts w:ascii="Times New Roman" w:hAnsi="Times New Roman" w:cs="Times New Roman"/>
      <w:noProof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0520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http://msgpack.org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txDef>
      <a:spPr bwMode="auto">
        <a:solidFill>
          <a:srgbClr val="FFFFFF"/>
        </a:solidFill>
        <a:ln w="9525">
          <a:solidFill>
            <a:srgbClr val="000000"/>
          </a:solidFill>
          <a:miter lim="800000"/>
          <a:headEnd/>
          <a:tailEnd/>
        </a:ln>
      </a:spPr>
      <a:bodyPr rot="0" vert="horz" wrap="square" lIns="91440" tIns="45720" rIns="91440" bIns="45720" anchor="t" anchorCtr="0">
        <a:spAutoFit/>
      </a:bodyPr>
      <a:lstStyle/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B02634-83AF-4AF9-816B-B23D478847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18</TotalTime>
  <Pages>2</Pages>
  <Words>347</Words>
  <Characters>1984</Characters>
  <Application>Microsoft Office Word</Application>
  <DocSecurity>0</DocSecurity>
  <Lines>16</Lines>
  <Paragraphs>4</Paragraphs>
  <ScaleCrop>false</ScaleCrop>
  <Company/>
  <LinksUpToDate>false</LinksUpToDate>
  <CharactersWithSpaces>23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k</dc:creator>
  <cp:lastModifiedBy>Hank Wu</cp:lastModifiedBy>
  <cp:revision>183</cp:revision>
  <cp:lastPrinted>2013-02-23T15:08:00Z</cp:lastPrinted>
  <dcterms:created xsi:type="dcterms:W3CDTF">2010-09-04T11:24:00Z</dcterms:created>
  <dcterms:modified xsi:type="dcterms:W3CDTF">2015-03-06T1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